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w:t>
      </w:r>
      <w:r w:rsidR="001A7E83">
        <w:lastRenderedPageBreak/>
        <w:t xml:space="preserve">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673089F4" w:rsidR="00F82FCB" w:rsidRDefault="00F82FCB" w:rsidP="00F82FCB">
      <w:pPr>
        <w:pStyle w:val="Heading2"/>
      </w:pPr>
      <w:commentRangeStart w:id="8"/>
      <w:proofErr w:type="spellStart"/>
      <w:r>
        <w:t>RNAseq</w:t>
      </w:r>
      <w:proofErr w:type="spellEnd"/>
      <w:r>
        <w:t xml:space="preserve"> Analysis</w:t>
      </w:r>
      <w:commentRangeEnd w:id="8"/>
      <w:r w:rsidR="00BA3BA0">
        <w:rPr>
          <w:rStyle w:val="CommentReference"/>
          <w:rFonts w:asciiTheme="minorHAnsi" w:eastAsiaTheme="minorEastAsia" w:hAnsiTheme="minorHAnsi" w:cstheme="minorBidi"/>
          <w:b w:val="0"/>
          <w:bCs w:val="0"/>
          <w:color w:val="auto"/>
        </w:rPr>
        <w:commentReference w:id="8"/>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9"/>
      <w:r>
        <w:t>NADH Staining of Muscle Sections</w:t>
      </w:r>
      <w:commentRangeEnd w:id="9"/>
      <w:r w:rsidR="00BA3BA0">
        <w:rPr>
          <w:rStyle w:val="CommentReference"/>
          <w:rFonts w:asciiTheme="minorHAnsi" w:eastAsiaTheme="minorEastAsia" w:hAnsiTheme="minorHAnsi" w:cstheme="minorBidi"/>
          <w:b w:val="0"/>
          <w:bCs w:val="0"/>
          <w:color w:val="auto"/>
        </w:rPr>
        <w:commentReference w:id="9"/>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0"/>
      <w:r>
        <w:t>Results</w:t>
      </w:r>
      <w:commentRangeEnd w:id="10"/>
      <w:r w:rsidR="0045183A">
        <w:rPr>
          <w:rStyle w:val="CommentReference"/>
          <w:rFonts w:asciiTheme="minorHAnsi" w:eastAsiaTheme="minorEastAsia" w:hAnsiTheme="minorHAnsi" w:cstheme="minorBidi"/>
          <w:b w:val="0"/>
          <w:bCs w:val="0"/>
          <w:color w:val="auto"/>
        </w:rPr>
        <w:commentReference w:id="10"/>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lastRenderedPageBreak/>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1"/>
      <w:r w:rsidR="00C64A2D">
        <w:t>Figure 1E</w:t>
      </w:r>
      <w:commentRangeEnd w:id="11"/>
      <w:r w:rsidR="00C64A2D">
        <w:rPr>
          <w:rStyle w:val="CommentReference"/>
        </w:rPr>
        <w:commentReference w:id="11"/>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62FE7569"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 </w:t>
      </w:r>
      <w:r w:rsidR="00DE6A31">
        <w:t>42% reduction</w:t>
      </w:r>
      <w:r w:rsidR="0087648E">
        <w:t xml:space="preserve"> of fat mas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bookmarkStart w:id="12" w:name="_GoBack"/>
      <w:bookmarkEnd w:id="12"/>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45]","plainTextFormattedCitation":"[31,45]","previouslyFormattedCitation":"[31]"},"properties":{"noteIndex":0},"schema":"https://github.com/citation-style-language/schema/raw/master/csl-citation.json"}</w:instrText>
      </w:r>
      <w:r>
        <w:fldChar w:fldCharType="separate"/>
      </w:r>
      <w:r w:rsidR="001B5133" w:rsidRPr="001B5133">
        <w:rPr>
          <w:noProof/>
        </w:rPr>
        <w:t>[31,45]</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Figures 2</w:t>
      </w:r>
      <w:r w:rsidR="009D095F">
        <w:t>C-D</w:t>
      </w:r>
      <w:r w:rsidR="0087648E">
        <w:t>).</w:t>
      </w:r>
    </w:p>
    <w:p w14:paraId="3AF0DF1B" w14:textId="77777777" w:rsidR="0087648E" w:rsidRDefault="0087648E" w:rsidP="0087648E"/>
    <w:p w14:paraId="642D4C1D" w14:textId="30B3D6A5"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3"/>
      <w:r>
        <w:t xml:space="preserve">resistant </w:t>
      </w:r>
      <w:commentRangeEnd w:id="13"/>
      <w:r>
        <w:rPr>
          <w:rStyle w:val="CommentReference"/>
        </w:rPr>
        <w:commentReference w:id="13"/>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1B6F0D">
        <w:t>E</w:t>
      </w:r>
      <w:r w:rsidR="004F3112">
        <w:t>, p=1</w:t>
      </w:r>
      <w:r w:rsidR="00B355DD">
        <w:t>.0 x10</w:t>
      </w:r>
      <w:r w:rsidR="00B355DD">
        <w:rPr>
          <w:vertAlign w:val="superscript"/>
        </w:rPr>
        <w:t>-13</w:t>
      </w:r>
      <w:r>
        <w:t>)</w:t>
      </w:r>
      <w:r w:rsidR="00887CEF">
        <w:t xml:space="preserve">.  In terms of lean mass, </w:t>
      </w:r>
      <w:r w:rsidR="00135321">
        <w:t xml:space="preserve">there were no significant differences with the knockout </w:t>
      </w:r>
      <w:r w:rsidR="00B04B43">
        <w:t>(Figure 3</w:t>
      </w:r>
      <w:r w:rsidR="001B6F0D">
        <w:t>F</w:t>
      </w:r>
      <w:r w:rsidR="00135321">
        <w:t>, p=0.941</w:t>
      </w:r>
      <w:r>
        <w:t>)</w:t>
      </w:r>
      <w:r w:rsidR="00F72D7F">
        <w:t>, though as expected female lean mass was much lower.</w:t>
      </w:r>
      <w:r>
        <w:t xml:space="preserve">  </w:t>
      </w:r>
    </w:p>
    <w:p w14:paraId="4FB72DE4" w14:textId="77777777" w:rsidR="00BB27F2" w:rsidRDefault="00BB27F2" w:rsidP="0087648E"/>
    <w:p w14:paraId="15BC992A" w14:textId="1DF0036D" w:rsidR="00B04B43" w:rsidRDefault="0087648E" w:rsidP="0087648E">
      <w:r>
        <w:lastRenderedPageBreak/>
        <w:t xml:space="preserve">Upon sacrifice, fat pads were excised from these animals, and consistent with the body composition determinations, we observed </w:t>
      </w:r>
      <w:proofErr w:type="gramStart"/>
      <w:r>
        <w:t>a</w:t>
      </w:r>
      <w:proofErr w:type="gramEnd"/>
      <w:r>
        <w:t xml:space="preserve"> </w:t>
      </w:r>
      <w:commentRangeStart w:id="14"/>
      <w:r>
        <w:t>XXX-YYY</w:t>
      </w:r>
      <w:commentRangeEnd w:id="14"/>
      <w:r>
        <w:rPr>
          <w:rStyle w:val="CommentReference"/>
        </w:rPr>
        <w:commentReference w:id="14"/>
      </w:r>
      <w:r>
        <w:t xml:space="preserve">% reduction in perigonadal and inguinal fat pad mass for both males and females (all p&lt;).  In this study, we observed no changes in the 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EF79C02"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1B5133">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47]","plainTextFormattedCitation":"[46,47]","previouslyFormattedCitation":"[45,46]"},"properties":{"noteIndex":0},"schema":"https://github.com/citation-style-language/schema/raw/master/csl-citation.json"}</w:instrText>
      </w:r>
      <w:r>
        <w:fldChar w:fldCharType="separate"/>
      </w:r>
      <w:r w:rsidR="001B5133" w:rsidRPr="001B5133">
        <w:rPr>
          <w:noProof/>
        </w:rPr>
        <w:t>[46,47]</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1B5133">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E574F">
        <w:fldChar w:fldCharType="separate"/>
      </w:r>
      <w:r w:rsidR="001B5133" w:rsidRPr="001B5133">
        <w:rPr>
          <w:noProof/>
        </w:rPr>
        <w:t>[47]</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1B5133">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8]","plainTextFormattedCitation":"[48]","previouslyFormattedCitation":"[47]"},"properties":{"noteIndex":0},"schema":"https://github.com/citation-style-language/schema/raw/master/csl-citation.json"}</w:instrText>
      </w:r>
      <w:r w:rsidR="007E574F">
        <w:fldChar w:fldCharType="separate"/>
      </w:r>
      <w:r w:rsidR="001B5133" w:rsidRPr="001B5133">
        <w:rPr>
          <w:noProof/>
        </w:rPr>
        <w:t>[48]</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7B93B5B"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1B5133">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9–52]","plainTextFormattedCitation":"[49–52]","previouslyFormattedCitation":"[48–51]"},"properties":{"noteIndex":0},"schema":"https://github.com/citation-style-language/schema/raw/master/csl-citation.json"}</w:instrText>
      </w:r>
      <w:r w:rsidR="00412036">
        <w:fldChar w:fldCharType="separate"/>
      </w:r>
      <w:r w:rsidR="001B5133" w:rsidRPr="001B5133">
        <w:rPr>
          <w:noProof/>
        </w:rPr>
        <w:t>[49–52]</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5"/>
      <w:r w:rsidR="004905D8">
        <w:t>ER</w:t>
      </w:r>
      <w:commentRangeEnd w:id="15"/>
      <w:r w:rsidR="006374B4">
        <w:rPr>
          <w:rStyle w:val="CommentReference"/>
        </w:rPr>
        <w:commentReference w:id="15"/>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w:t>
      </w:r>
      <w:r w:rsidR="00784182">
        <w:lastRenderedPageBreak/>
        <w:t xml:space="preserve">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009F155B"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1B5133">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3,54]","plainTextFormattedCitation":"[53,54]","previouslyFormattedCitation":"[52,53]"},"properties":{"noteIndex":0},"schema":"https://github.com/citation-style-language/schema/raw/master/csl-citation.json"}</w:instrText>
      </w:r>
      <w:r w:rsidR="006F352E">
        <w:fldChar w:fldCharType="separate"/>
      </w:r>
      <w:r w:rsidR="001B5133" w:rsidRPr="001B5133">
        <w:rPr>
          <w:noProof/>
        </w:rPr>
        <w:t>[53,54]</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1B5133">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5,56]","plainTextFormattedCitation":"[55,56]","previouslyFormattedCitation":"[54,55]"},"properties":{"noteIndex":0},"schema":"https://github.com/citation-style-language/schema/raw/master/csl-citation.json"}</w:instrText>
      </w:r>
      <w:r w:rsidR="00DD2A58">
        <w:fldChar w:fldCharType="separate"/>
      </w:r>
      <w:r w:rsidR="001B5133" w:rsidRPr="001B5133">
        <w:rPr>
          <w:noProof/>
        </w:rPr>
        <w:t>[55,56]</w:t>
      </w:r>
      <w:r w:rsidR="00DD2A58">
        <w:fldChar w:fldCharType="end"/>
      </w:r>
      <w:r w:rsidR="00DD2A58">
        <w:t>.</w:t>
      </w:r>
    </w:p>
    <w:p w14:paraId="7DB7B094" w14:textId="77777777" w:rsidR="00D86AFE" w:rsidRDefault="00D86AFE" w:rsidP="00D86AFE"/>
    <w:p w14:paraId="6320D5D1" w14:textId="4CFE6C05"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1B5133">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7,58]","plainTextFormattedCitation":"[57,58]","previouslyFormattedCitation":"[56,57]"},"properties":{"noteIndex":0},"schema":"https://github.com/citation-style-language/schema/raw/master/csl-citation.json"}</w:instrText>
      </w:r>
      <w:r>
        <w:fldChar w:fldCharType="separate"/>
      </w:r>
      <w:r w:rsidR="001B5133" w:rsidRPr="001B5133">
        <w:rPr>
          <w:noProof/>
        </w:rPr>
        <w:t>[57,58]</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1B5133">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8–64]","plainTextFormattedCitation":"[58–64]","previouslyFormattedCitation":"[57–63]"},"properties":{"noteIndex":0},"schema":"https://github.com/citation-style-language/schema/raw/master/csl-citation.json"}</w:instrText>
      </w:r>
      <w:r w:rsidRPr="00CB1C98">
        <w:fldChar w:fldCharType="separate"/>
      </w:r>
      <w:r w:rsidR="001B5133" w:rsidRPr="001B5133">
        <w:rPr>
          <w:noProof/>
        </w:rPr>
        <w:t>[58–64]</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1B5133">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5–67]","plainTextFormattedCitation":"[65–67]","previouslyFormattedCitation":"[64–66]"},"properties":{"noteIndex":0},"schema":"https://github.com/citation-style-language/schema/raw/master/csl-citation.json"}</w:instrText>
      </w:r>
      <w:r w:rsidRPr="00CB1C98">
        <w:fldChar w:fldCharType="separate"/>
      </w:r>
      <w:r w:rsidR="001B5133" w:rsidRPr="001B5133">
        <w:rPr>
          <w:noProof/>
        </w:rPr>
        <w:t>[65–67]</w:t>
      </w:r>
      <w:r w:rsidRPr="00CB1C98">
        <w:fldChar w:fldCharType="end"/>
      </w:r>
      <w:r>
        <w:t xml:space="preserve">. </w:t>
      </w:r>
    </w:p>
    <w:p w14:paraId="41D0AC97" w14:textId="77777777" w:rsidR="007D1A22" w:rsidRDefault="007D1A22" w:rsidP="007D1A22"/>
    <w:p w14:paraId="7EB87ED1" w14:textId="3A538C50"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1B5133">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8,69]","plainTextFormattedCitation":"[68,69]","previouslyFormattedCitation":"[67,68]"},"properties":{"noteIndex":0},"schema":"https://github.com/citation-style-language/schema/raw/master/csl-citation.json"}</w:instrText>
      </w:r>
      <w:r>
        <w:fldChar w:fldCharType="separate"/>
      </w:r>
      <w:r w:rsidR="001B5133" w:rsidRPr="001B5133">
        <w:rPr>
          <w:noProof/>
        </w:rPr>
        <w:t>[68,69]</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w:t>
      </w:r>
      <w:r w:rsidR="009162BF">
        <w:lastRenderedPageBreak/>
        <w:t xml:space="preserve">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1B5133">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0,71]","plainTextFormattedCitation":"[27,70,71]","previouslyFormattedCitation":"[27,69,70]"},"properties":{"noteIndex":0},"schema":"https://github.com/citation-style-language/schema/raw/master/csl-citation.json"}</w:instrText>
      </w:r>
      <w:r w:rsidR="00CE7860">
        <w:fldChar w:fldCharType="separate"/>
      </w:r>
      <w:r w:rsidR="001B5133" w:rsidRPr="001B5133">
        <w:rPr>
          <w:noProof/>
        </w:rPr>
        <w:t>[27,70,71]</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0B82683E"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2,73]","plainTextFormattedCitation":"[31,72,73]","previouslyFormattedCitation":"[31,71,72]"},"properties":{"noteIndex":0},"schema":"https://github.com/citation-style-language/schema/raw/master/csl-citation.json"}</w:instrText>
      </w:r>
      <w:r w:rsidR="002638F5">
        <w:fldChar w:fldCharType="separate"/>
      </w:r>
      <w:r w:rsidR="001B5133" w:rsidRPr="001B5133">
        <w:rPr>
          <w:noProof/>
        </w:rPr>
        <w:t>[31,72,73]</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1B5133">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4]","plainTextFormattedCitation":"[74]","previouslyFormattedCitation":"[73]"},"properties":{"noteIndex":0},"schema":"https://github.com/citation-style-language/schema/raw/master/csl-citation.json"}</w:instrText>
      </w:r>
      <w:r w:rsidR="00CD1EC4">
        <w:fldChar w:fldCharType="separate"/>
      </w:r>
      <w:r w:rsidR="001B5133" w:rsidRPr="001B5133">
        <w:rPr>
          <w:noProof/>
        </w:rPr>
        <w:t>[74]</w:t>
      </w:r>
      <w:r w:rsidR="00CD1EC4">
        <w:fldChar w:fldCharType="end"/>
      </w:r>
      <w:r w:rsidR="00CD1EC4">
        <w:t xml:space="preserve"> and with the observation that elevated free fatty acids can promote mitochondrial biogenesis </w:t>
      </w:r>
      <w:r w:rsidR="00CD1EC4">
        <w:fldChar w:fldCharType="begin" w:fldLock="1"/>
      </w:r>
      <w:r w:rsidR="001B5133">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5]","plainTextFormattedCitation":"[75]","previouslyFormattedCitation":"[74]"},"properties":{"noteIndex":0},"schema":"https://github.com/citation-style-language/schema/raw/master/csl-citation.json"}</w:instrText>
      </w:r>
      <w:r w:rsidR="00CD1EC4">
        <w:fldChar w:fldCharType="separate"/>
      </w:r>
      <w:r w:rsidR="001B5133" w:rsidRPr="001B5133">
        <w:rPr>
          <w:noProof/>
        </w:rPr>
        <w:t>[7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9,76]","plainTextFormattedCitation":"[49,76]","previouslyFormattedCitation":"[48,75]"},"properties":{"noteIndex":0},"schema":"https://github.com/citation-style-language/schema/raw/master/csl-citation.json"}</w:instrText>
      </w:r>
      <w:r w:rsidR="00FD1D50">
        <w:fldChar w:fldCharType="separate"/>
      </w:r>
      <w:r w:rsidR="001B5133" w:rsidRPr="001B5133">
        <w:rPr>
          <w:noProof/>
        </w:rPr>
        <w:t>[49,76]</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9–51]","plainTextFormattedCitation":"[49–51]","previouslyFormattedCitation":"[48–50]"},"properties":{"noteIndex":0},"schema":"https://github.com/citation-style-language/schema/raw/master/csl-citation.json"}</w:instrText>
      </w:r>
      <w:r w:rsidR="00CD1EC4">
        <w:fldChar w:fldCharType="separate"/>
      </w:r>
      <w:r w:rsidR="001B5133" w:rsidRPr="001B5133">
        <w:rPr>
          <w:noProof/>
        </w:rPr>
        <w:t>[49–51]</w:t>
      </w:r>
      <w:r w:rsidR="00CD1EC4">
        <w:fldChar w:fldCharType="end"/>
      </w:r>
      <w:r w:rsidR="00412036">
        <w:t xml:space="preserve"> and prevention when it is overexpressed </w:t>
      </w:r>
      <w:r w:rsidR="00412036">
        <w:fldChar w:fldCharType="begin" w:fldLock="1"/>
      </w:r>
      <w:r w:rsidR="001B5133">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2]","plainTextFormattedCitation":"[52]","previouslyFormattedCitation":"[51]"},"properties":{"noteIndex":0},"schema":"https://github.com/citation-style-language/schema/raw/master/csl-citation.json"}</w:instrText>
      </w:r>
      <w:r w:rsidR="00412036">
        <w:fldChar w:fldCharType="separate"/>
      </w:r>
      <w:r w:rsidR="001B5133" w:rsidRPr="001B5133">
        <w:rPr>
          <w:noProof/>
        </w:rPr>
        <w:t>[52]</w:t>
      </w:r>
      <w:r w:rsidR="00412036">
        <w:fldChar w:fldCharType="end"/>
      </w:r>
      <w:r w:rsidR="00CD1EC4">
        <w:t xml:space="preserve">. </w:t>
      </w:r>
      <w:commentRangeStart w:id="16"/>
      <w:r w:rsidR="00CD1EC4">
        <w:t>As</w:t>
      </w:r>
      <w:commentRangeEnd w:id="16"/>
      <w:r w:rsidR="00804E7C">
        <w:rPr>
          <w:rStyle w:val="CommentReference"/>
        </w:rPr>
        <w:commentReference w:id="16"/>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7"/>
      <w:r w:rsidR="001E0A5E">
        <w:t xml:space="preserve">XXXX </w:t>
      </w:r>
      <w:commentRangeEnd w:id="17"/>
      <w:r w:rsidR="00E22913">
        <w:rPr>
          <w:rStyle w:val="CommentReference"/>
        </w:rPr>
        <w:commentReference w:id="17"/>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43E23ABC" w14:textId="22A7C2BC" w:rsidR="001B5133" w:rsidRPr="001B5133" w:rsidRDefault="00871236" w:rsidP="001B5133">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1B5133" w:rsidRPr="001B5133">
        <w:rPr>
          <w:rFonts w:ascii="Garamond" w:hAnsi="Garamond" w:cs="Times New Roman"/>
          <w:noProof/>
        </w:rPr>
        <w:t>[1]</w:t>
      </w:r>
      <w:r w:rsidR="001B5133" w:rsidRPr="001B5133">
        <w:rPr>
          <w:rFonts w:ascii="Garamond" w:hAnsi="Garamond" w:cs="Times New Roman"/>
          <w:noProof/>
        </w:rPr>
        <w:tab/>
        <w:t xml:space="preserve">World Health Organization., 2013. Obesity and Overweight. </w:t>
      </w:r>
      <w:r w:rsidR="001B5133" w:rsidRPr="001B5133">
        <w:rPr>
          <w:rFonts w:ascii="Garamond" w:hAnsi="Garamond" w:cs="Times New Roman"/>
          <w:noProof/>
        </w:rPr>
        <w:lastRenderedPageBreak/>
        <w:t>http://www.who.int/mediacentre/factsheets/fs311/en/.</w:t>
      </w:r>
    </w:p>
    <w:p w14:paraId="58F4082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w:t>
      </w:r>
      <w:r w:rsidRPr="001B5133">
        <w:rPr>
          <w:rFonts w:ascii="Garamond" w:hAnsi="Garamond" w:cs="Times New Roman"/>
          <w:noProof/>
        </w:rPr>
        <w:tab/>
        <w:t>Leibel, R.L., Hirsch, J., 1984. Diminished energy requirements in reduced-obese patients. Metabolism 33(2): 164–70, Doi: 10.1016/0026-0495(84)90130-6.</w:t>
      </w:r>
    </w:p>
    <w:p w14:paraId="24EA83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w:t>
      </w:r>
      <w:r w:rsidRPr="001B5133">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53D43CA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w:t>
      </w:r>
      <w:r w:rsidRPr="001B5133">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102751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w:t>
      </w:r>
      <w:r w:rsidRPr="001B5133">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4F5EE6A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w:t>
      </w:r>
      <w:r w:rsidRPr="001B5133">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06C45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w:t>
      </w:r>
      <w:r w:rsidRPr="001B5133">
        <w:rPr>
          <w:rFonts w:ascii="Garamond" w:hAnsi="Garamond" w:cs="Times New Roman"/>
          <w:noProof/>
        </w:rPr>
        <w:tab/>
        <w:t>Efeyan, A., Comb, W.C., Sabatini, D.M., 2015. Nutrient-sensing mechanisms and pathways. Nature 517(7534): 302–10, Doi: 10.1038/nature14190.</w:t>
      </w:r>
    </w:p>
    <w:p w14:paraId="3530F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8]</w:t>
      </w:r>
      <w:r w:rsidRPr="001B5133">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1DE14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9]</w:t>
      </w:r>
      <w:r w:rsidRPr="001B5133">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FCB478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0]</w:t>
      </w:r>
      <w:r w:rsidRPr="001B5133">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482C48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47B95BE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2]</w:t>
      </w:r>
      <w:r w:rsidRPr="001B5133">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2D06D0D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3]</w:t>
      </w:r>
      <w:r w:rsidRPr="001B5133">
        <w:rPr>
          <w:rFonts w:ascii="Garamond" w:hAnsi="Garamond" w:cs="Times New Roman"/>
          <w:noProof/>
        </w:rPr>
        <w:tab/>
        <w:t>Hatfield, I., Harvey, I., Yates, E.R., Redd, J.R., Reiter, L.T., Bridges, D., 2015. The role of TORC1 in muscle development in Drosophila. Scientific Reports 5: 9676, Doi: 10.1038/srep09676.</w:t>
      </w:r>
    </w:p>
    <w:p w14:paraId="79864C2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4]</w:t>
      </w:r>
      <w:r w:rsidRPr="001B5133">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302446A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15]</w:t>
      </w:r>
      <w:r w:rsidRPr="001B5133">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7AB7C12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6]</w:t>
      </w:r>
      <w:r w:rsidRPr="001B5133">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76799D0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7]</w:t>
      </w:r>
      <w:r w:rsidRPr="001B5133">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328A07A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8]</w:t>
      </w:r>
      <w:r w:rsidRPr="001B5133">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454AA7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9]</w:t>
      </w:r>
      <w:r w:rsidRPr="001B5133">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6F1BBF43"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0]</w:t>
      </w:r>
      <w:r w:rsidRPr="001B5133">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685644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1]</w:t>
      </w:r>
      <w:r w:rsidRPr="001B5133">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1663CF4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2]</w:t>
      </w:r>
      <w:r w:rsidRPr="001B5133">
        <w:rPr>
          <w:rFonts w:ascii="Garamond" w:hAnsi="Garamond" w:cs="Times New Roman"/>
          <w:noProof/>
        </w:rPr>
        <w:tab/>
        <w:t>Gale, C.R., Martyn, C.N., Cooper, C., Sayer, A.A., 2007. Grip strength, body composition, and mortality. International Journal of Epidemiology 36(1): 228–35, Doi: 10.1093/ije/dyl224.</w:t>
      </w:r>
    </w:p>
    <w:p w14:paraId="0E13C37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3]</w:t>
      </w:r>
      <w:r w:rsidRPr="001B5133">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73D88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4]</w:t>
      </w:r>
      <w:r w:rsidRPr="001B5133">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99A89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5]</w:t>
      </w:r>
      <w:r w:rsidRPr="001B5133">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7E6E1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6]</w:t>
      </w:r>
      <w:r w:rsidRPr="001B5133">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F6BDAA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7]</w:t>
      </w:r>
      <w:r w:rsidRPr="001B5133">
        <w:rPr>
          <w:rFonts w:ascii="Garamond" w:hAnsi="Garamond" w:cs="Times New Roman"/>
          <w:noProof/>
        </w:rPr>
        <w:tab/>
        <w:t xml:space="preserve">Laplante, M., Sabatini, D.M., 2010. mTORC1 activates SREBP-1c and uncouples lipogenesis from gluconeogenesis. Proceedings of the National Academy of Sciences </w:t>
      </w:r>
      <w:r w:rsidRPr="001B5133">
        <w:rPr>
          <w:rFonts w:ascii="Garamond" w:hAnsi="Garamond" w:cs="Times New Roman"/>
          <w:noProof/>
        </w:rPr>
        <w:lastRenderedPageBreak/>
        <w:t>of the United States of America 107(8): 3281–2, Doi: 10.1073/pnas.1000323107.</w:t>
      </w:r>
    </w:p>
    <w:p w14:paraId="07AFEC5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8]</w:t>
      </w:r>
      <w:r w:rsidRPr="001B5133">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030BB8B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9]</w:t>
      </w:r>
      <w:r w:rsidRPr="001B5133">
        <w:rPr>
          <w:rFonts w:ascii="Garamond" w:hAnsi="Garamond" w:cs="Times New Roman"/>
          <w:noProof/>
        </w:rPr>
        <w:tab/>
        <w:t>Rolfe, D.F., Brown, G.C., 1997. Cellular energy utilization and molecular origin of standard metabolic rate in mammals. Physiological Reviews 77(3): 731–58.</w:t>
      </w:r>
    </w:p>
    <w:p w14:paraId="73BA849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0]</w:t>
      </w:r>
      <w:r w:rsidRPr="001B5133">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57DB0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1]</w:t>
      </w:r>
      <w:r w:rsidRPr="001B5133">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F9990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2]</w:t>
      </w:r>
      <w:r w:rsidRPr="001B5133">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F70004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3]</w:t>
      </w:r>
      <w:r w:rsidRPr="001B5133">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36C764C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4]</w:t>
      </w:r>
      <w:r w:rsidRPr="001B5133">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A712C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5]</w:t>
      </w:r>
      <w:r w:rsidRPr="001B5133">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02C6573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6]</w:t>
      </w:r>
      <w:r w:rsidRPr="001B5133">
        <w:rPr>
          <w:rFonts w:ascii="Garamond" w:hAnsi="Garamond" w:cs="Times New Roman"/>
          <w:noProof/>
        </w:rPr>
        <w:tab/>
        <w:t>Cuthbertson, D., Smith, K., Babraj, J., Leese, G., Waddell, T., Atherton, P., et al., 2005. Anabolic signaling deficits underlie amino acid resistance of wasting, aging muscle. The FASEB Journal</w:t>
      </w:r>
      <w:r w:rsidRPr="001B5133">
        <w:rPr>
          <w:rFonts w:ascii="Times New Roman" w:hAnsi="Times New Roman" w:cs="Times New Roman"/>
          <w:noProof/>
        </w:rPr>
        <w:t> </w:t>
      </w:r>
      <w:r w:rsidRPr="001B5133">
        <w:rPr>
          <w:rFonts w:ascii="Garamond" w:hAnsi="Garamond" w:cs="Times New Roman"/>
          <w:noProof/>
        </w:rPr>
        <w:t>: Official Publication of the Federation of American Societies for Experimental Biology 19(3): 422–4, Doi: 10.1096/fj.04-2640fje.</w:t>
      </w:r>
    </w:p>
    <w:p w14:paraId="0E0DA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7]</w:t>
      </w:r>
      <w:r w:rsidRPr="001B5133">
        <w:rPr>
          <w:rFonts w:ascii="Garamond" w:hAnsi="Garamond" w:cs="Times New Roman"/>
          <w:noProof/>
        </w:rPr>
        <w:tab/>
        <w:t>Tschöp, M.H., Speakman, J.R., Arch, J.R.S., Auwerx, J., Brüning, J.C.C., Chan, L., et al., 2011. A guide to analysis of mouse energy metabolism. Nature Methods 9(1): 57–63, Doi: 10.1038/nmeth.1806.</w:t>
      </w:r>
    </w:p>
    <w:p w14:paraId="3CB30F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8]</w:t>
      </w:r>
      <w:r w:rsidRPr="001B5133">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6C656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9]</w:t>
      </w:r>
      <w:r w:rsidRPr="001B5133">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257B74F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0]</w:t>
      </w:r>
      <w:r w:rsidRPr="001B5133">
        <w:rPr>
          <w:rFonts w:ascii="Garamond" w:hAnsi="Garamond" w:cs="Times New Roman"/>
          <w:noProof/>
        </w:rPr>
        <w:tab/>
        <w:t>R Core Team., 2013. R: A Language and Environment for Statistical Computing.</w:t>
      </w:r>
    </w:p>
    <w:p w14:paraId="0C43F3D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41]</w:t>
      </w:r>
      <w:r w:rsidRPr="001B5133">
        <w:rPr>
          <w:rFonts w:ascii="Garamond" w:hAnsi="Garamond" w:cs="Times New Roman"/>
          <w:noProof/>
        </w:rPr>
        <w:tab/>
        <w:t>Bates, D.M., Mächler, M., Bolker, B., Walker, S., 2014. Fitting Linear Mixed-Effects Models using lme4. ArXiv 1406.5823: 1–51.</w:t>
      </w:r>
    </w:p>
    <w:p w14:paraId="25ED4D9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2]</w:t>
      </w:r>
      <w:r w:rsidRPr="001B5133">
        <w:rPr>
          <w:rFonts w:ascii="Garamond" w:hAnsi="Garamond" w:cs="Times New Roman"/>
          <w:noProof/>
        </w:rPr>
        <w:tab/>
        <w:t>Therneau, T.M., Grambsch, P.M., 2000. Modeling Survival Data: Extending the Cox Model. New York, NY: Springer New York.</w:t>
      </w:r>
    </w:p>
    <w:p w14:paraId="1BC6DB0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3]</w:t>
      </w:r>
      <w:r w:rsidRPr="001B5133">
        <w:rPr>
          <w:rFonts w:ascii="Garamond" w:hAnsi="Garamond" w:cs="Times New Roman"/>
          <w:noProof/>
        </w:rPr>
        <w:tab/>
        <w:t>Therneau, T., 2012. A Package for Survival Analysis in S. R package version. Survival.</w:t>
      </w:r>
    </w:p>
    <w:p w14:paraId="36CD32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4]</w:t>
      </w:r>
      <w:r w:rsidRPr="001B5133">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792A34D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5]</w:t>
      </w:r>
      <w:r w:rsidRPr="001B5133">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633A95B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6]</w:t>
      </w:r>
      <w:r w:rsidRPr="001B5133">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598D82F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7]</w:t>
      </w:r>
      <w:r w:rsidRPr="001B5133">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24E510A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8]</w:t>
      </w:r>
      <w:r w:rsidRPr="001B5133">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02BC738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9]</w:t>
      </w:r>
      <w:r w:rsidRPr="001B5133">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2A8662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0]</w:t>
      </w:r>
      <w:r w:rsidRPr="001B5133">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616469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1]</w:t>
      </w:r>
      <w:r w:rsidRPr="001B5133">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441501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2]</w:t>
      </w:r>
      <w:r w:rsidRPr="001B5133">
        <w:rPr>
          <w:rFonts w:ascii="Garamond" w:hAnsi="Garamond" w:cs="Times New Roman"/>
          <w:noProof/>
        </w:rPr>
        <w:tab/>
        <w:t>Maurya, S.K., Periasamy, M., 2015. Sarcolipin is a novel regulator of muscle metabolism and obesity. Pharmacological Research 102: 270–5, Doi: 10.1016/j.phrs.2015.10.020.</w:t>
      </w:r>
    </w:p>
    <w:p w14:paraId="38AA60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3]</w:t>
      </w:r>
      <w:r w:rsidRPr="001B5133">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7B4F13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4]</w:t>
      </w:r>
      <w:r w:rsidRPr="001B5133">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23BD157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55]</w:t>
      </w:r>
      <w:r w:rsidRPr="001B5133">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27ED35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6]</w:t>
      </w:r>
      <w:r w:rsidRPr="001B5133">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21AC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7]</w:t>
      </w:r>
      <w:r w:rsidRPr="001B5133">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7AECC5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8]</w:t>
      </w:r>
      <w:r w:rsidRPr="001B5133">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7E312F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9]</w:t>
      </w:r>
      <w:r w:rsidRPr="001B5133">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5B0E8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0]</w:t>
      </w:r>
      <w:r w:rsidRPr="001B5133">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494A375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1]</w:t>
      </w:r>
      <w:r w:rsidRPr="001B5133">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3F3A426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2]</w:t>
      </w:r>
      <w:r w:rsidRPr="001B5133">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2209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3]</w:t>
      </w:r>
      <w:r w:rsidRPr="001B5133">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0778288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4]</w:t>
      </w:r>
      <w:r w:rsidRPr="001B5133">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7B7925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5]</w:t>
      </w:r>
      <w:r w:rsidRPr="001B5133">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48750E0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6]</w:t>
      </w:r>
      <w:r w:rsidRPr="001B5133">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4DA741B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7]</w:t>
      </w:r>
      <w:r w:rsidRPr="001B5133">
        <w:rPr>
          <w:rFonts w:ascii="Garamond" w:hAnsi="Garamond" w:cs="Times New Roman"/>
          <w:noProof/>
        </w:rPr>
        <w:tab/>
        <w:t xml:space="preserve">Milan, G., Romanello, V., Pescatore, F., Armani, A., Paik, J.-H., Frasson, L., et al., 2015. Regulation of autophagy and the ubiquitin-proteasome system by the FoxO </w:t>
      </w:r>
      <w:r w:rsidRPr="001B5133">
        <w:rPr>
          <w:rFonts w:ascii="Garamond" w:hAnsi="Garamond" w:cs="Times New Roman"/>
          <w:noProof/>
        </w:rPr>
        <w:lastRenderedPageBreak/>
        <w:t>transcriptional network during muscle atrophy. Nature Communications 6: 6670, Doi: 10.1038/ncomms7670.</w:t>
      </w:r>
    </w:p>
    <w:p w14:paraId="2491AF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8]</w:t>
      </w:r>
      <w:r w:rsidRPr="001B5133">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0403B22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9]</w:t>
      </w:r>
      <w:r w:rsidRPr="001B5133">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1CD750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0]</w:t>
      </w:r>
      <w:r w:rsidRPr="001B5133">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0B3524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0C78BC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2]</w:t>
      </w:r>
      <w:r w:rsidRPr="001B5133">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24A8D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3]</w:t>
      </w:r>
      <w:r w:rsidRPr="001B5133">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11127F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4]</w:t>
      </w:r>
      <w:r w:rsidRPr="001B5133">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DC523A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5]</w:t>
      </w:r>
      <w:r w:rsidRPr="001B5133">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EF61C47" w14:textId="77777777" w:rsidR="001B5133" w:rsidRPr="001B5133" w:rsidRDefault="001B5133" w:rsidP="001B5133">
      <w:pPr>
        <w:widowControl w:val="0"/>
        <w:autoSpaceDE w:val="0"/>
        <w:autoSpaceDN w:val="0"/>
        <w:adjustRightInd w:val="0"/>
        <w:spacing w:before="100" w:after="100"/>
        <w:ind w:left="640" w:hanging="640"/>
        <w:rPr>
          <w:rFonts w:ascii="Garamond" w:hAnsi="Garamond"/>
          <w:noProof/>
        </w:rPr>
      </w:pPr>
      <w:r w:rsidRPr="001B5133">
        <w:rPr>
          <w:rFonts w:ascii="Garamond" w:hAnsi="Garamond" w:cs="Times New Roman"/>
          <w:noProof/>
        </w:rPr>
        <w:t>[76]</w:t>
      </w:r>
      <w:r w:rsidRPr="001B5133">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4E5D849" w:rsidR="00871236" w:rsidRPr="005149B5" w:rsidRDefault="00871236" w:rsidP="001B5133">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3BE4D7F0" w:rsidR="0045067A" w:rsidRPr="00DF797E" w:rsidRDefault="003E7617" w:rsidP="003E7617">
      <w:r w:rsidRPr="00C10DEF">
        <w:rPr>
          <w:b/>
        </w:rPr>
        <w:t xml:space="preserve">Figure 2: </w:t>
      </w:r>
      <w:r w:rsidR="00776A6D">
        <w:rPr>
          <w:b/>
        </w:rPr>
        <w:t xml:space="preserve">Body composition of </w:t>
      </w:r>
      <w:r w:rsidR="00776A6D">
        <w:rPr>
          <w:b/>
          <w:i/>
        </w:rPr>
        <w:t>Tsc1</w:t>
      </w:r>
      <w:r w:rsidR="00776A6D">
        <w:rPr>
          <w:b/>
        </w:rPr>
        <w:t xml:space="preserve"> knockout mice</w:t>
      </w:r>
      <w:r w:rsidR="00DF797E">
        <w:rPr>
          <w:b/>
        </w:rPr>
        <w:t xml:space="preserve">.  </w:t>
      </w:r>
      <w:r w:rsidR="00DF797E">
        <w:t>E) Fat and F) Fat-Free mass of animals starting HFD at 10 weeks of age (n=9 and 23 for males and 17 and 44 for females)</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8" w:author="Dave Bridges" w:date="2016-06-09T17:16:00Z" w:initials="DB">
    <w:p w14:paraId="614455D1" w14:textId="486F254D" w:rsidR="00BA3BA0" w:rsidRDefault="00BA3BA0">
      <w:pPr>
        <w:pStyle w:val="CommentText"/>
      </w:pPr>
      <w:r>
        <w:rPr>
          <w:rStyle w:val="CommentReference"/>
        </w:rPr>
        <w:annotationRef/>
      </w:r>
      <w:r>
        <w:t>Quynh please write</w:t>
      </w:r>
    </w:p>
  </w:comment>
  <w:comment w:id="9"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0"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1" w:author="Dave Bridges" w:date="2019-01-30T09:37:00Z" w:initials="DB">
    <w:p w14:paraId="243B2BC8" w14:textId="65B70365" w:rsidR="00C64A2D" w:rsidRDefault="00C64A2D">
      <w:pPr>
        <w:pStyle w:val="CommentText"/>
      </w:pPr>
      <w:r>
        <w:rPr>
          <w:rStyle w:val="CommentReference"/>
        </w:rPr>
        <w:annotationRef/>
      </w:r>
      <w:r>
        <w:t>Add this figure</w:t>
      </w:r>
    </w:p>
  </w:comment>
  <w:comment w:id="13"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4"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15"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6"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17"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035440B0" w15:done="0"/>
  <w15:commentEx w15:paraId="614455D1" w15:done="0"/>
  <w15:commentEx w15:paraId="55D27F74" w15:done="0"/>
  <w15:commentEx w15:paraId="3850CF62" w15:done="0"/>
  <w15:commentEx w15:paraId="243B2BC8" w15:done="0"/>
  <w15:commentEx w15:paraId="16770F19"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035440B0" w16cid:durableId="1F1E93D8"/>
  <w16cid:commentId w16cid:paraId="614455D1" w16cid:durableId="1F1E93DB"/>
  <w16cid:commentId w16cid:paraId="55D27F74" w16cid:durableId="1F1E93DC"/>
  <w16cid:commentId w16cid:paraId="3850CF62" w16cid:durableId="1F1E93DD"/>
  <w16cid:commentId w16cid:paraId="243B2BC8" w16cid:durableId="1FFBEEDB"/>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86F58" w14:textId="77777777" w:rsidR="004E4F8E" w:rsidRDefault="004E4F8E" w:rsidP="00907F04">
      <w:r>
        <w:separator/>
      </w:r>
    </w:p>
  </w:endnote>
  <w:endnote w:type="continuationSeparator" w:id="0">
    <w:p w14:paraId="0B18B5F1" w14:textId="77777777" w:rsidR="004E4F8E" w:rsidRDefault="004E4F8E"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3D4B9E" w14:textId="77777777" w:rsidR="004E4F8E" w:rsidRDefault="004E4F8E" w:rsidP="00907F04">
      <w:r>
        <w:separator/>
      </w:r>
    </w:p>
  </w:footnote>
  <w:footnote w:type="continuationSeparator" w:id="0">
    <w:p w14:paraId="3EB30608" w14:textId="77777777" w:rsidR="004E4F8E" w:rsidRDefault="004E4F8E"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0FAF"/>
    <w:rsid w:val="002D3D11"/>
    <w:rsid w:val="002D65EF"/>
    <w:rsid w:val="002D7887"/>
    <w:rsid w:val="002D7B1C"/>
    <w:rsid w:val="002E0659"/>
    <w:rsid w:val="002E25A9"/>
    <w:rsid w:val="002E45D2"/>
    <w:rsid w:val="002F1BC5"/>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69B1"/>
    <w:rsid w:val="00373D35"/>
    <w:rsid w:val="003743AA"/>
    <w:rsid w:val="0038153C"/>
    <w:rsid w:val="003840F7"/>
    <w:rsid w:val="0038762E"/>
    <w:rsid w:val="0039397E"/>
    <w:rsid w:val="00395526"/>
    <w:rsid w:val="0039667E"/>
    <w:rsid w:val="00396BD8"/>
    <w:rsid w:val="003A0720"/>
    <w:rsid w:val="003B35C6"/>
    <w:rsid w:val="003B6C80"/>
    <w:rsid w:val="003D55EC"/>
    <w:rsid w:val="003E7617"/>
    <w:rsid w:val="003F5BD8"/>
    <w:rsid w:val="003F5FAC"/>
    <w:rsid w:val="003F6A53"/>
    <w:rsid w:val="003F7532"/>
    <w:rsid w:val="00403E87"/>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E4F8E"/>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BAC"/>
    <w:rsid w:val="00652E5B"/>
    <w:rsid w:val="00662B0A"/>
    <w:rsid w:val="006638A2"/>
    <w:rsid w:val="00667E61"/>
    <w:rsid w:val="006823FC"/>
    <w:rsid w:val="006847F1"/>
    <w:rsid w:val="00692503"/>
    <w:rsid w:val="00697482"/>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56BC"/>
    <w:rsid w:val="00776A6D"/>
    <w:rsid w:val="00784182"/>
    <w:rsid w:val="00794576"/>
    <w:rsid w:val="007B0A52"/>
    <w:rsid w:val="007B5953"/>
    <w:rsid w:val="007B624A"/>
    <w:rsid w:val="007B7AEB"/>
    <w:rsid w:val="007C0FAF"/>
    <w:rsid w:val="007C4F6A"/>
    <w:rsid w:val="007D199B"/>
    <w:rsid w:val="007D1A22"/>
    <w:rsid w:val="007D4121"/>
    <w:rsid w:val="007E574F"/>
    <w:rsid w:val="007F46DE"/>
    <w:rsid w:val="007F72CB"/>
    <w:rsid w:val="007F73C7"/>
    <w:rsid w:val="00802891"/>
    <w:rsid w:val="0080402E"/>
    <w:rsid w:val="00804E7C"/>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32E1"/>
    <w:rsid w:val="008947CA"/>
    <w:rsid w:val="008A11B9"/>
    <w:rsid w:val="008A506B"/>
    <w:rsid w:val="008B795B"/>
    <w:rsid w:val="008C44ED"/>
    <w:rsid w:val="008E02A2"/>
    <w:rsid w:val="008E070C"/>
    <w:rsid w:val="008E07CF"/>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81CA9"/>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C1E3E"/>
    <w:rsid w:val="00DC211A"/>
    <w:rsid w:val="00DC6626"/>
    <w:rsid w:val="00DD2A58"/>
    <w:rsid w:val="00DD3A40"/>
    <w:rsid w:val="00DD3F13"/>
    <w:rsid w:val="00DE3A03"/>
    <w:rsid w:val="00DE6A31"/>
    <w:rsid w:val="00DF797E"/>
    <w:rsid w:val="00E00396"/>
    <w:rsid w:val="00E0148A"/>
    <w:rsid w:val="00E01C7B"/>
    <w:rsid w:val="00E11C5F"/>
    <w:rsid w:val="00E22913"/>
    <w:rsid w:val="00E2598A"/>
    <w:rsid w:val="00E26D9D"/>
    <w:rsid w:val="00E32EF3"/>
    <w:rsid w:val="00E35E47"/>
    <w:rsid w:val="00E447C3"/>
    <w:rsid w:val="00E522BC"/>
    <w:rsid w:val="00E55F38"/>
    <w:rsid w:val="00E5766D"/>
    <w:rsid w:val="00E70F1A"/>
    <w:rsid w:val="00E7425C"/>
    <w:rsid w:val="00E83625"/>
    <w:rsid w:val="00E93970"/>
    <w:rsid w:val="00E97C7F"/>
    <w:rsid w:val="00EA6963"/>
    <w:rsid w:val="00EB4395"/>
    <w:rsid w:val="00EB6CB5"/>
    <w:rsid w:val="00EE0421"/>
    <w:rsid w:val="00EE7DA9"/>
    <w:rsid w:val="00F007AD"/>
    <w:rsid w:val="00F00E78"/>
    <w:rsid w:val="00F0463F"/>
    <w:rsid w:val="00F07541"/>
    <w:rsid w:val="00F1021D"/>
    <w:rsid w:val="00F10B8B"/>
    <w:rsid w:val="00F30796"/>
    <w:rsid w:val="00F311C5"/>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4AA69-16BD-3748-86AD-EB6D39C08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TotalTime>
  <Pages>14</Pages>
  <Words>49968</Words>
  <Characters>284821</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95</cp:revision>
  <cp:lastPrinted>2018-08-15T17:02:00Z</cp:lastPrinted>
  <dcterms:created xsi:type="dcterms:W3CDTF">2015-07-01T15:40:00Z</dcterms:created>
  <dcterms:modified xsi:type="dcterms:W3CDTF">2019-02-18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